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A12774" w14:textId="5AD8D9AA" w:rsidR="002F44D5" w:rsidRPr="00185EEE" w:rsidRDefault="00185EEE" w:rsidP="0049713A">
      <w:pPr>
        <w:jc w:val="center"/>
        <w:rPr>
          <w:b/>
          <w:sz w:val="40"/>
          <w:szCs w:val="40"/>
        </w:rPr>
      </w:pPr>
      <w:r w:rsidRPr="00185EEE">
        <w:rPr>
          <w:b/>
          <w:sz w:val="40"/>
          <w:szCs w:val="40"/>
        </w:rPr>
        <w:t xml:space="preserve">Investigation into the Impact of Playing Strategy on </w:t>
      </w:r>
      <w:r w:rsidR="00B17251">
        <w:rPr>
          <w:b/>
          <w:sz w:val="40"/>
          <w:szCs w:val="40"/>
        </w:rPr>
        <w:t xml:space="preserve">Simulated </w:t>
      </w:r>
      <w:r w:rsidRPr="00185EEE">
        <w:rPr>
          <w:b/>
          <w:sz w:val="40"/>
          <w:szCs w:val="40"/>
        </w:rPr>
        <w:t>Blackjack Outcomes</w:t>
      </w:r>
    </w:p>
    <w:p w14:paraId="1196A87A" w14:textId="5BC9FA21" w:rsidR="00084D5A" w:rsidRDefault="00084D5A" w:rsidP="0049713A"/>
    <w:p w14:paraId="6E8DAB76" w14:textId="2D51180D" w:rsidR="00084D5A" w:rsidRDefault="00084D5A" w:rsidP="0049713A">
      <w:pPr>
        <w:jc w:val="center"/>
      </w:pPr>
      <w:r>
        <w:t>Group members: Nathan Kistler</w:t>
      </w:r>
    </w:p>
    <w:p w14:paraId="067894AA" w14:textId="77777777" w:rsidR="00185EEE" w:rsidRDefault="00185EEE" w:rsidP="0049713A">
      <w:pPr>
        <w:jc w:val="center"/>
      </w:pPr>
    </w:p>
    <w:p w14:paraId="26A6D296" w14:textId="10AF77B4" w:rsidR="00185EEE" w:rsidRDefault="00185EEE" w:rsidP="0049713A">
      <w:pPr>
        <w:rPr>
          <w:b/>
          <w:bCs/>
        </w:rPr>
      </w:pPr>
      <w:r>
        <w:rPr>
          <w:b/>
          <w:bCs/>
        </w:rPr>
        <w:t>Abstract</w:t>
      </w:r>
    </w:p>
    <w:p w14:paraId="5ADA38A4" w14:textId="1BF6288A" w:rsidR="00B17251" w:rsidRDefault="00B17251" w:rsidP="0049713A">
      <w:pPr>
        <w:rPr>
          <w:b/>
          <w:bCs/>
        </w:rPr>
      </w:pPr>
      <w:r>
        <w:rPr>
          <w:b/>
          <w:bCs/>
        </w:rPr>
        <w:tab/>
      </w:r>
    </w:p>
    <w:p w14:paraId="7443C2A6" w14:textId="2335750A" w:rsidR="00B17251" w:rsidRPr="00B17251" w:rsidRDefault="00B17251" w:rsidP="0049713A">
      <w:r>
        <w:rPr>
          <w:b/>
          <w:bCs/>
        </w:rPr>
        <w:tab/>
      </w:r>
      <w:r>
        <w:t xml:space="preserve">The impact of </w:t>
      </w:r>
      <w:r w:rsidR="00453C33">
        <w:t xml:space="preserve">adding </w:t>
      </w:r>
      <w:r>
        <w:t xml:space="preserve">additional blackjack strategies on the player’s simulated winning </w:t>
      </w:r>
      <w:r w:rsidR="00453C33">
        <w:t xml:space="preserve">percentage is modelled in python and investigated. </w:t>
      </w:r>
      <w:r w:rsidR="00FB5395">
        <w:t xml:space="preserve">The simulation showed high variability in winning percentage </w:t>
      </w:r>
      <w:r w:rsidR="00FD22C7">
        <w:t>when</w:t>
      </w:r>
      <w:r w:rsidR="00FB5395">
        <w:t xml:space="preserve"> a lower number of trials </w:t>
      </w:r>
      <w:r w:rsidR="00FD22C7">
        <w:t>are used. The simulated winning percentage eventually</w:t>
      </w:r>
      <w:r w:rsidR="00FB5395">
        <w:t xml:space="preserve"> reaches a steady state after 40,000 hands are played</w:t>
      </w:r>
      <w:r w:rsidR="00FD22C7">
        <w:t xml:space="preserve"> where only a small amount of variability is seen</w:t>
      </w:r>
      <w:r w:rsidR="00FB5395">
        <w:t xml:space="preserve">. </w:t>
      </w:r>
      <w:r w:rsidR="00453C33">
        <w:t xml:space="preserve">A basic strategy which includes hitting when the player’s card count is less than 17 had a steady-state simulated winning percentage of 41.5%, 1.5 % less than the steady-state simulated winning percentage </w:t>
      </w:r>
      <w:r w:rsidR="00FD22C7">
        <w:t>when</w:t>
      </w:r>
      <w:r w:rsidR="00453C33">
        <w:t xml:space="preserve"> more advanced black</w:t>
      </w:r>
      <w:r w:rsidR="00CB6520">
        <w:t xml:space="preserve">jack </w:t>
      </w:r>
      <w:r w:rsidR="00453C33">
        <w:t>strategies are used.</w:t>
      </w:r>
      <w:r w:rsidR="00A2570E">
        <w:t xml:space="preserve"> Future work, such as adding additional strategies into the simulated, were suggested.</w:t>
      </w:r>
    </w:p>
    <w:p w14:paraId="486BD095" w14:textId="77777777" w:rsidR="00185EEE" w:rsidRDefault="00185EEE" w:rsidP="0049713A">
      <w:pPr>
        <w:rPr>
          <w:b/>
          <w:bCs/>
        </w:rPr>
      </w:pPr>
    </w:p>
    <w:p w14:paraId="3DBBB44C" w14:textId="3F6BB3BB" w:rsidR="00EA4E65" w:rsidRDefault="00185EEE" w:rsidP="0049713A">
      <w:pPr>
        <w:rPr>
          <w:b/>
          <w:bCs/>
        </w:rPr>
      </w:pPr>
      <w:r>
        <w:rPr>
          <w:b/>
          <w:bCs/>
        </w:rPr>
        <w:t>Background and Description of the Problem</w:t>
      </w:r>
    </w:p>
    <w:p w14:paraId="1A6D496D" w14:textId="77777777" w:rsidR="00A8553F" w:rsidRDefault="00A8553F" w:rsidP="0049713A">
      <w:pPr>
        <w:rPr>
          <w:b/>
          <w:bCs/>
        </w:rPr>
      </w:pPr>
    </w:p>
    <w:p w14:paraId="62DFDA3A" w14:textId="2389E55B" w:rsidR="00EA4E65" w:rsidRDefault="00EA4E65" w:rsidP="0049713A">
      <w:r>
        <w:tab/>
        <w:t xml:space="preserve">Blackjack is a game </w:t>
      </w:r>
      <w:r w:rsidR="0047286F">
        <w:t>of strategy and chance that requ</w:t>
      </w:r>
      <w:r w:rsidR="00C771E4">
        <w:t>ires a player to take appropriate actions depending on the cards they are dealt</w:t>
      </w:r>
      <w:r w:rsidR="0047286F">
        <w:t>.</w:t>
      </w:r>
      <w:r w:rsidR="00C771E4">
        <w:t xml:space="preserve"> Doing so can assist a player in winning a higher percentage of games in the long run resulting in more money in the player’s pocket. In this project we tackle the impact implementing additional blackjack strategies has on the probability of a player winning the hand.</w:t>
      </w:r>
    </w:p>
    <w:p w14:paraId="1E2B1680" w14:textId="77777777" w:rsidR="00A8553F" w:rsidRDefault="00A8553F" w:rsidP="0049713A"/>
    <w:p w14:paraId="237A49CF" w14:textId="14E5E568" w:rsidR="00315CB9" w:rsidRDefault="00315CB9" w:rsidP="0049713A">
      <w:r>
        <w:tab/>
      </w:r>
      <w:r>
        <w:t>The game of blackjack is a simple game where the goal is to beat the dealer by getting a card count close to 21 without going over 21. A game starts by each player and the dealer being dealt two cards. The dealer reveals one of their cards allowing each player to make an educated decision as to hit (request another card) or stay. The basic strategy of blackjack is to only request a new card if the total of a player’s cards is less than 17.</w:t>
      </w:r>
      <w:r>
        <w:t xml:space="preserve"> The card count is determined by the value shown on the card. Cards that show a number 2 through 10 are counted as the number shown, face cards (i.e., Jack, Queen, and King) hold a value of 10, and aces can either be 1 or 11 depending on the player or dealer’s current situation. If a player is dealt a card with a value of 10 (i.e., a 10 or a face card) and an ace it said to be a “Blackjack” and </w:t>
      </w:r>
      <w:r w:rsidR="00007126">
        <w:t>the player automatically wins the hand.</w:t>
      </w:r>
    </w:p>
    <w:p w14:paraId="556B1E21" w14:textId="77777777" w:rsidR="00A8553F" w:rsidRDefault="00A8553F" w:rsidP="0049713A"/>
    <w:p w14:paraId="6F80F3B7" w14:textId="7BC2995B" w:rsidR="00007126" w:rsidRDefault="00007126" w:rsidP="0049713A">
      <w:r>
        <w:tab/>
        <w:t>In black</w:t>
      </w:r>
      <w:r w:rsidR="00FD22C7">
        <w:t xml:space="preserve">jack </w:t>
      </w:r>
      <w:r>
        <w:t xml:space="preserve">there are controlled variables that we cannot modify. For instance, the deck must consist of 52 cards that are drawn without replacement.  </w:t>
      </w:r>
      <w:r w:rsidR="00FD22C7">
        <w:t>I</w:t>
      </w:r>
      <w:r>
        <w:t>t is</w:t>
      </w:r>
      <w:r w:rsidR="00FD22C7">
        <w:t xml:space="preserve"> also</w:t>
      </w:r>
      <w:r>
        <w:t xml:space="preserve"> assumed the deck is shuffled adequately so that the odds of drawing each card in the deck are equal and do not contain bias. In the current project we are assuming the player is not “counting cards”</w:t>
      </w:r>
      <w:r w:rsidR="008A4EF9">
        <w:t xml:space="preserve">, if the reader is interested in learning about how this method can improve a player’s return please reference the 2008 movie, </w:t>
      </w:r>
      <w:hyperlink r:id="rId6" w:history="1">
        <w:r w:rsidR="008A4EF9" w:rsidRPr="008A4EF9">
          <w:rPr>
            <w:rStyle w:val="Hyperlink"/>
          </w:rPr>
          <w:t>21</w:t>
        </w:r>
      </w:hyperlink>
      <w:r w:rsidR="008A4EF9">
        <w:t>. Although these assumptions lower the player’s overall odds of winning there are methods that can be used to improve a player’s odds.</w:t>
      </w:r>
    </w:p>
    <w:p w14:paraId="5F9D976B" w14:textId="77777777" w:rsidR="00A8553F" w:rsidRDefault="00A8553F" w:rsidP="0049713A"/>
    <w:p w14:paraId="1185FAAE" w14:textId="5AE71B3D" w:rsidR="00626930" w:rsidRDefault="00626930" w:rsidP="0049713A">
      <w:pPr>
        <w:ind w:firstLine="360"/>
      </w:pPr>
      <w:r>
        <w:t xml:space="preserve">There are legal methods to increase the player’s odds at winning. For instance, Figure 1 shows a table of the suggested actions depending on the player’s cards and the dealer card visible to the table. </w:t>
      </w:r>
      <w:r w:rsidR="00A37934">
        <w:t>The basic strategy suggests a player should hit if the total of their cards is less than 17 and stay if the total of the cards is 17 or greater. However, it is clear there are more advanced strategies that are dependent on the situation at the table. An example is that the player should stay if the total of their cards is 13, 14, 15, 16 and the dealer’s visible card is between 2 and 6. Further there are times when a player can “split” their cards if dealt two of the same cards. Doing so allows a player to play two hands which can increase their odds of winning. In the present study we will take a subset of these more advanced strategies and investigate their impact on the simulated winning percentage.</w:t>
      </w:r>
    </w:p>
    <w:p w14:paraId="5D123D47" w14:textId="77777777" w:rsidR="00A37934" w:rsidRDefault="00A37934" w:rsidP="0049713A">
      <w:pPr>
        <w:ind w:firstLine="360"/>
      </w:pPr>
    </w:p>
    <w:p w14:paraId="66BD9306" w14:textId="77777777" w:rsidR="00626930" w:rsidRDefault="00626930" w:rsidP="0049713A">
      <w:pPr>
        <w:ind w:firstLine="360"/>
      </w:pPr>
    </w:p>
    <w:p w14:paraId="25E4CD30" w14:textId="77777777" w:rsidR="00626930" w:rsidRDefault="00626930" w:rsidP="0049713A">
      <w:pPr>
        <w:keepNext/>
        <w:ind w:firstLine="360"/>
        <w:jc w:val="center"/>
      </w:pPr>
      <w:r>
        <w:fldChar w:fldCharType="begin"/>
      </w:r>
      <w:r>
        <w:instrText xml:space="preserve"> INCLUDEPICTURE "https://www.888casino.com/blog/sites/newblog.888casino.com/files/inline-images/Single_Deck_S17Das_Chart_2.png" \* MERGEFORMATINET </w:instrText>
      </w:r>
      <w:r>
        <w:fldChar w:fldCharType="separate"/>
      </w:r>
      <w:r>
        <w:rPr>
          <w:noProof/>
        </w:rPr>
        <w:drawing>
          <wp:inline distT="0" distB="0" distL="0" distR="0" wp14:anchorId="131A67CB" wp14:editId="4B16F3DA">
            <wp:extent cx="2372416" cy="5292000"/>
            <wp:effectExtent l="0" t="0" r="2540" b="4445"/>
            <wp:docPr id="920256959" name="Picture 1" descr="SINGLE DECK BLACKJACK, S17, DAS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NGLE DECK BLACKJACK, S17, DAS CHART"/>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394102" cy="5340374"/>
                    </a:xfrm>
                    <a:prstGeom prst="rect">
                      <a:avLst/>
                    </a:prstGeom>
                    <a:noFill/>
                    <a:ln>
                      <a:noFill/>
                    </a:ln>
                  </pic:spPr>
                </pic:pic>
              </a:graphicData>
            </a:graphic>
          </wp:inline>
        </w:drawing>
      </w:r>
      <w:r>
        <w:fldChar w:fldCharType="end"/>
      </w:r>
    </w:p>
    <w:p w14:paraId="0B7456DC" w14:textId="14F46BF0" w:rsidR="00C771E4" w:rsidRDefault="00626930" w:rsidP="0049713A">
      <w:pPr>
        <w:pStyle w:val="Caption"/>
        <w:jc w:val="center"/>
      </w:pPr>
      <w:r>
        <w:t xml:space="preserve">Figure </w:t>
      </w:r>
      <w:fldSimple w:instr=" SEQ Figure \* ARABIC ">
        <w:r w:rsidR="007D6CC7">
          <w:rPr>
            <w:noProof/>
          </w:rPr>
          <w:t>1</w:t>
        </w:r>
      </w:fldSimple>
      <w:r>
        <w:t xml:space="preserve">. Table of blackjack strategies. Figure taken from </w:t>
      </w:r>
      <w:r>
        <w:fldChar w:fldCharType="begin" w:fldLock="1"/>
      </w:r>
      <w:r w:rsidR="00A8553F">
        <w:instrText>ADDIN CSL_CITATION {"citationItems":[{"id":"ITEM-1","itemData":{"URL":"https://www.888casino.com/blog/blackjack-strategy-guide/blackjack-charts#single-deck-charts","id":"ITEM-1","issued":{"date-parts":[["0"]]},"title":"Blackjack Charts","type":"webpage"},"uris":["http://www.mendeley.com/documents/?uuid=05771075-edd8-468e-8afe-fbf85fb6b5e9"]}],"mendeley":{"formattedCitation":"[1]","plainTextFormattedCitation":"[1]","previouslyFormattedCitation":"[1]"},"properties":{"noteIndex":0},"schema":"https://github.com/citation-style-language/schema/raw/master/csl-citation.json"}</w:instrText>
      </w:r>
      <w:r>
        <w:fldChar w:fldCharType="separate"/>
      </w:r>
      <w:r w:rsidRPr="00626930">
        <w:rPr>
          <w:i/>
          <w:noProof/>
        </w:rPr>
        <w:t>[1]</w:t>
      </w:r>
      <w:r>
        <w:fldChar w:fldCharType="end"/>
      </w:r>
      <w:r>
        <w:t>.</w:t>
      </w:r>
    </w:p>
    <w:p w14:paraId="3B5D45DB" w14:textId="77777777" w:rsidR="00A37934" w:rsidRDefault="00A37934" w:rsidP="0049713A"/>
    <w:p w14:paraId="7760ED9D" w14:textId="363C1C7F" w:rsidR="00A37934" w:rsidRDefault="00A37934" w:rsidP="0049713A">
      <w:pPr>
        <w:ind w:firstLine="360"/>
      </w:pPr>
      <w:r>
        <w:lastRenderedPageBreak/>
        <w:t>In this study I wanted to ensure enough of the more advanced strategies were used to obtain a stat</w:t>
      </w:r>
      <w:r w:rsidR="00240BE0">
        <w:t xml:space="preserve">istically relevant result compared to the basic strategy while not inducing unnecessary </w:t>
      </w:r>
      <w:r w:rsidR="00D727CE">
        <w:t>complex code</w:t>
      </w:r>
      <w:r w:rsidR="00240BE0">
        <w:t xml:space="preserve">. The additional strategies chosen </w:t>
      </w:r>
      <w:r w:rsidR="00D727CE">
        <w:t>are shown below.</w:t>
      </w:r>
    </w:p>
    <w:p w14:paraId="08AF7E42" w14:textId="77777777" w:rsidR="008F4948" w:rsidRDefault="00240BE0" w:rsidP="008F4948">
      <w:pPr>
        <w:pStyle w:val="ListParagraph"/>
        <w:numPr>
          <w:ilvl w:val="0"/>
          <w:numId w:val="2"/>
        </w:numPr>
      </w:pPr>
      <w:r>
        <w:t>Hit if a soft 18 (A + 7) and dealer’s visible card is 9, 10, Jack, Queen, King, or Ace</w:t>
      </w:r>
    </w:p>
    <w:p w14:paraId="0EFA410B" w14:textId="38009060" w:rsidR="00A8553F" w:rsidRPr="00EA4E65" w:rsidRDefault="008F4948" w:rsidP="008F4948">
      <w:pPr>
        <w:pStyle w:val="ListParagraph"/>
        <w:numPr>
          <w:ilvl w:val="0"/>
          <w:numId w:val="2"/>
        </w:numPr>
      </w:pPr>
      <w:r>
        <w:t>S</w:t>
      </w:r>
      <w:r>
        <w:t xml:space="preserve">tay if the total of their cards is 13, 14, 15, 16 and the dealer’s visible card is between 2 and </w:t>
      </w:r>
      <w:proofErr w:type="gramStart"/>
      <w:r>
        <w:t>6</w:t>
      </w:r>
      <w:proofErr w:type="gramEnd"/>
    </w:p>
    <w:p w14:paraId="5FCB5F25" w14:textId="188A89F3" w:rsidR="00D727CE" w:rsidRDefault="00D727CE" w:rsidP="0049713A">
      <w:pPr>
        <w:ind w:firstLine="360"/>
      </w:pPr>
      <w:r>
        <w:t xml:space="preserve">The next step in the study was to select a coding language to investigate the problem. Python was chosen because of the flexibility of the language while also offering a variety of packages to induce randomness in the simulation. In the current project random, </w:t>
      </w:r>
      <w:proofErr w:type="spellStart"/>
      <w:r>
        <w:t>numpy</w:t>
      </w:r>
      <w:proofErr w:type="spellEnd"/>
      <w:r>
        <w:t xml:space="preserve">, and pandas were used to initialize the simulation and collect data. All source code and simulation data can be found in the </w:t>
      </w:r>
      <w:proofErr w:type="spellStart"/>
      <w:r>
        <w:t>Github</w:t>
      </w:r>
      <w:proofErr w:type="spellEnd"/>
      <w:r>
        <w:t xml:space="preserve"> repository located </w:t>
      </w:r>
      <w:hyperlink r:id="rId8" w:history="1">
        <w:r w:rsidRPr="00D727CE">
          <w:rPr>
            <w:rStyle w:val="Hyperlink"/>
          </w:rPr>
          <w:t>here</w:t>
        </w:r>
      </w:hyperlink>
      <w:r>
        <w:t>.</w:t>
      </w:r>
    </w:p>
    <w:p w14:paraId="2B37AE78" w14:textId="77777777" w:rsidR="00A8553F" w:rsidRPr="00D727CE" w:rsidRDefault="00A8553F" w:rsidP="0049713A">
      <w:pPr>
        <w:ind w:firstLine="360"/>
      </w:pPr>
    </w:p>
    <w:p w14:paraId="75B1229F" w14:textId="028C61C7" w:rsidR="00185EEE" w:rsidRDefault="00185EEE" w:rsidP="0049713A">
      <w:pPr>
        <w:rPr>
          <w:b/>
          <w:bCs/>
        </w:rPr>
      </w:pPr>
      <w:r>
        <w:rPr>
          <w:b/>
          <w:bCs/>
        </w:rPr>
        <w:t>Main Findings</w:t>
      </w:r>
    </w:p>
    <w:p w14:paraId="09C3D195" w14:textId="77777777" w:rsidR="00D727CE" w:rsidRDefault="00D727CE" w:rsidP="0049713A">
      <w:pPr>
        <w:rPr>
          <w:b/>
          <w:bCs/>
        </w:rPr>
      </w:pPr>
    </w:p>
    <w:p w14:paraId="53FC7B1A" w14:textId="0374EED7" w:rsidR="00D727CE" w:rsidRPr="00D727CE" w:rsidRDefault="00D727CE" w:rsidP="0049713A">
      <w:r>
        <w:rPr>
          <w:b/>
          <w:bCs/>
        </w:rPr>
        <w:tab/>
      </w:r>
      <w:r>
        <w:t>A plot showing all simulated results can be seen in Figure 2. The data points labeled as red squares denote test cases of the basic strategy (i.e., hit while count of cards is less than 17, otherwise stay)</w:t>
      </w:r>
      <w:r w:rsidR="0003488B">
        <w:t xml:space="preserve"> while black circles show a more advanced strategy (i.e., using table situation to inform player behavior).</w:t>
      </w:r>
    </w:p>
    <w:p w14:paraId="4B6D0E75" w14:textId="77777777" w:rsidR="007D6CC7" w:rsidRDefault="007D6CC7" w:rsidP="0049713A">
      <w:pPr>
        <w:rPr>
          <w:b/>
          <w:bCs/>
        </w:rPr>
      </w:pPr>
    </w:p>
    <w:p w14:paraId="3F7AAE82" w14:textId="77777777" w:rsidR="007D6CC7" w:rsidRDefault="007D6CC7" w:rsidP="0049713A">
      <w:pPr>
        <w:keepNext/>
      </w:pPr>
      <w:r>
        <w:rPr>
          <w:noProof/>
        </w:rPr>
        <w:drawing>
          <wp:inline distT="0" distB="0" distL="0" distR="0" wp14:anchorId="578983B0" wp14:editId="25E351E0">
            <wp:extent cx="5943600" cy="3534410"/>
            <wp:effectExtent l="0" t="0" r="12700" b="8890"/>
            <wp:docPr id="308185663" name="Chart 1">
              <a:extLst xmlns:a="http://schemas.openxmlformats.org/drawingml/2006/main">
                <a:ext uri="{FF2B5EF4-FFF2-40B4-BE49-F238E27FC236}">
                  <a16:creationId xmlns:a16="http://schemas.microsoft.com/office/drawing/2014/main" id="{0B9E38FF-39E0-6B75-4686-24C6588333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5693C5C" w14:textId="5984731D" w:rsidR="007D6CC7" w:rsidRDefault="007D6CC7" w:rsidP="0049713A">
      <w:pPr>
        <w:pStyle w:val="Caption"/>
        <w:rPr>
          <w:b/>
          <w:bCs/>
        </w:rPr>
      </w:pPr>
      <w:r>
        <w:t xml:space="preserve">Figure </w:t>
      </w:r>
      <w:fldSimple w:instr=" SEQ Figure \* ARABIC ">
        <w:r>
          <w:rPr>
            <w:noProof/>
          </w:rPr>
          <w:t>2</w:t>
        </w:r>
      </w:fldSimple>
      <w:r>
        <w:t>. A plot showing the average winning percentage as a function of number of games in the simulation for each blackjack strategy.</w:t>
      </w:r>
    </w:p>
    <w:p w14:paraId="4DC5B379" w14:textId="78C14B85" w:rsidR="00C25052" w:rsidRDefault="00C25052" w:rsidP="0049713A">
      <w:r>
        <w:rPr>
          <w:b/>
          <w:bCs/>
        </w:rPr>
        <w:tab/>
      </w:r>
      <w:r>
        <w:t xml:space="preserve">The basic strategy achieves a winning percentage around 41.5% and exhibits heteroskedastic behavior over the number of games in the simulation. As expected, the variability in the model output is high when a lower number of simulations are run. The </w:t>
      </w:r>
      <w:r>
        <w:lastRenderedPageBreak/>
        <w:t>variability decreases and eventually achieves steady state after around 40</w:t>
      </w:r>
      <w:r w:rsidR="002D61F6">
        <w:t>,</w:t>
      </w:r>
      <w:r>
        <w:t>000 simulation runs. This result is expected due to the law of large numbers which suggests the sample mean converges to the expected mean after sufficient trials.</w:t>
      </w:r>
    </w:p>
    <w:p w14:paraId="64D77619" w14:textId="77777777" w:rsidR="00A8553F" w:rsidRDefault="00A8553F" w:rsidP="0049713A"/>
    <w:p w14:paraId="356CC606" w14:textId="25A9E40C" w:rsidR="0049713A" w:rsidRDefault="0049713A" w:rsidP="0049713A">
      <w:r>
        <w:tab/>
        <w:t>The advanced strategy achieves a winning percentage around 43% and exhibits the same variability as the basic strategy at lower number of trial runs. The advanced strategy seems to reach steady state after the same number of trials as the basic strategy. Again, this result is expected because of the law of large numbers.</w:t>
      </w:r>
    </w:p>
    <w:p w14:paraId="3352A7E7" w14:textId="77777777" w:rsidR="00A8553F" w:rsidRDefault="00A8553F" w:rsidP="0049713A"/>
    <w:p w14:paraId="4994EF3E" w14:textId="3BA0E673" w:rsidR="00185EEE" w:rsidRDefault="0049713A" w:rsidP="0049713A">
      <w:r>
        <w:tab/>
        <w:t xml:space="preserve">The more advanced strategy has a higher winning percentage than the basic strategy. This is evidenced by the steady state winning percentage average for the advanced strategy being higher (~1.5 %) than the basic strategy. This result is expected.  </w:t>
      </w:r>
      <w:r w:rsidR="00A8553F">
        <w:t xml:space="preserve">The strategies and methods to increase odds in blackjack have been widely reported. Baldwin et al. </w:t>
      </w:r>
      <w:r w:rsidR="00A8553F">
        <w:fldChar w:fldCharType="begin" w:fldLock="1"/>
      </w:r>
      <w:r w:rsidR="00B17251">
        <w:instrText>ADDIN CSL_CITATION {"citationItems":[{"id":"ITEM-1","itemData":{"author":[{"dropping-particle":"","family":"Baldwin","given":"Roger R","non-dropping-particle":"","parse-names":false,"suffix":""},{"dropping-particle":"","family":"Cantey","given":"Wilbert E","non-dropping-particle":"","parse-names":false,"suffix":""},{"dropping-particle":"","family":"Maisel","given":"Herbert","non-dropping-particle":"","parse-names":false,"suffix":""},{"dropping-particle":"","family":"James","given":"P","non-dropping-particle":"","parse-names":false,"suffix":""}],"id":"ITEM-1","issue":"275","issued":{"date-parts":[["1956"]]},"page":"429-439","title":"The Optimum Strategy in Blackjack","type":"article-journal","volume":"51"},"uris":["http://www.mendeley.com/documents/?uuid=5505071e-e548-4c97-88f5-69c226ce74e8"]}],"mendeley":{"formattedCitation":"[2]","plainTextFormattedCitation":"[2]","previouslyFormattedCitation":"[2]"},"properties":{"noteIndex":0},"schema":"https://github.com/citation-style-language/schema/raw/master/csl-citation.json"}</w:instrText>
      </w:r>
      <w:r w:rsidR="00A8553F">
        <w:fldChar w:fldCharType="separate"/>
      </w:r>
      <w:r w:rsidR="00A8553F" w:rsidRPr="00A8553F">
        <w:rPr>
          <w:noProof/>
        </w:rPr>
        <w:t>[2]</w:t>
      </w:r>
      <w:r w:rsidR="00A8553F">
        <w:fldChar w:fldCharType="end"/>
      </w:r>
      <w:r w:rsidR="00A8553F">
        <w:t xml:space="preserve"> showed in 1956 that there are mathematical methods that can be used to improve a player’s chances of winning. Further, the numerous websites that write about blackjack (e.g., </w:t>
      </w:r>
      <w:hyperlink r:id="rId10" w:history="1">
        <w:r w:rsidR="00A8553F" w:rsidRPr="001C5826">
          <w:rPr>
            <w:rStyle w:val="Hyperlink"/>
          </w:rPr>
          <w:t>www.888casino.com</w:t>
        </w:r>
      </w:hyperlink>
      <w:r w:rsidR="00A8553F">
        <w:t xml:space="preserve">, </w:t>
      </w:r>
      <w:hyperlink r:id="rId11" w:history="1">
        <w:r w:rsidR="00A8553F" w:rsidRPr="001C5826">
          <w:rPr>
            <w:rStyle w:val="Hyperlink"/>
          </w:rPr>
          <w:t>www.blackjackapprenticeship.com</w:t>
        </w:r>
      </w:hyperlink>
      <w:r w:rsidR="00A8553F">
        <w:t xml:space="preserve">, </w:t>
      </w:r>
      <w:hyperlink r:id="rId12" w:history="1">
        <w:r w:rsidR="00A8553F" w:rsidRPr="001C5826">
          <w:rPr>
            <w:rStyle w:val="Hyperlink"/>
          </w:rPr>
          <w:t>h</w:t>
        </w:r>
        <w:r w:rsidR="00A8553F" w:rsidRPr="001C5826">
          <w:rPr>
            <w:rStyle w:val="Hyperlink"/>
          </w:rPr>
          <w:t>ttps://blog.prepscholar.com/blackjack-strategy</w:t>
        </w:r>
      </w:hyperlink>
      <w:r w:rsidR="00A8553F">
        <w:t>) speaks to the impact simple decisions can have on the player’s odds of winning.</w:t>
      </w:r>
    </w:p>
    <w:p w14:paraId="30096EC3" w14:textId="77777777" w:rsidR="00A8553F" w:rsidRDefault="00A8553F" w:rsidP="0049713A"/>
    <w:p w14:paraId="788D834F" w14:textId="3EACE81A" w:rsidR="00A8553F" w:rsidRDefault="00A8553F" w:rsidP="0049713A">
      <w:r>
        <w:tab/>
        <w:t xml:space="preserve">In future work, it is pertinent to include other permutations of proposed blackjack strategies into the code. Doing so could yield interesting results on what a player “should” do in a particular situation. The eventual goal </w:t>
      </w:r>
      <w:r w:rsidR="008F4948">
        <w:t xml:space="preserve">is to optimize the blackjack equation so a player can choose a route that is backed in data and not </w:t>
      </w:r>
      <w:r w:rsidR="00B17251">
        <w:t>chance.</w:t>
      </w:r>
      <w:r w:rsidR="008F4948">
        <w:t xml:space="preserve"> </w:t>
      </w:r>
    </w:p>
    <w:p w14:paraId="73A405C7" w14:textId="77777777" w:rsidR="00A8553F" w:rsidRPr="0049713A" w:rsidRDefault="00A8553F" w:rsidP="0049713A"/>
    <w:p w14:paraId="15EB18F0" w14:textId="5A8C6F35" w:rsidR="00AE6FC8" w:rsidRDefault="00185EEE" w:rsidP="0049713A">
      <w:r>
        <w:rPr>
          <w:b/>
          <w:bCs/>
        </w:rPr>
        <w:t>Conclusions</w:t>
      </w:r>
      <w:r w:rsidR="00AE6FC8">
        <w:t xml:space="preserve"> </w:t>
      </w:r>
    </w:p>
    <w:p w14:paraId="783E0437" w14:textId="77777777" w:rsidR="008F4948" w:rsidRDefault="008F4948" w:rsidP="0049713A"/>
    <w:p w14:paraId="0B6E7432" w14:textId="0025E3E5" w:rsidR="008F4948" w:rsidRPr="008F4948" w:rsidRDefault="008F4948" w:rsidP="008F4948">
      <w:pPr>
        <w:pStyle w:val="ListParagraph"/>
        <w:numPr>
          <w:ilvl w:val="0"/>
          <w:numId w:val="2"/>
        </w:numPr>
        <w:rPr>
          <w:b/>
          <w:bCs/>
        </w:rPr>
      </w:pPr>
      <w:r>
        <w:t>The win percentage was simulated to be around 41.5% using the simplest blackjack strategy of hitting if the player’s card total is less than 17 and staying if greater than or equal to 17.</w:t>
      </w:r>
    </w:p>
    <w:p w14:paraId="0A8DC1EC" w14:textId="664A0239" w:rsidR="008F4948" w:rsidRPr="008F4948" w:rsidRDefault="008F4948" w:rsidP="008F4948">
      <w:pPr>
        <w:pStyle w:val="ListParagraph"/>
        <w:numPr>
          <w:ilvl w:val="0"/>
          <w:numId w:val="2"/>
        </w:numPr>
        <w:rPr>
          <w:b/>
          <w:bCs/>
        </w:rPr>
      </w:pPr>
      <w:r>
        <w:t>By introducing two commonly used strategies (i.e., stay if card total is 12, 13, 14, 15 or 16 if dealer fact card is 2 – 6 and hitting on a soft 18 and dealer 9, 10, Jack, Queen, or King) the simulated winning percentage increased to around 43%</w:t>
      </w:r>
    </w:p>
    <w:p w14:paraId="45075F3D" w14:textId="0DCA8548" w:rsidR="008F4948" w:rsidRPr="008F4948" w:rsidRDefault="008F4948" w:rsidP="008F4948">
      <w:pPr>
        <w:pStyle w:val="ListParagraph"/>
        <w:numPr>
          <w:ilvl w:val="0"/>
          <w:numId w:val="2"/>
        </w:numPr>
        <w:rPr>
          <w:b/>
          <w:bCs/>
        </w:rPr>
      </w:pPr>
      <w:r>
        <w:t>Through introducing the alternative strategies, the chances of winning showed a significant increase although the early simulation variability remained.</w:t>
      </w:r>
    </w:p>
    <w:p w14:paraId="761D300B" w14:textId="61B954D0" w:rsidR="008F4948" w:rsidRPr="00B17251" w:rsidRDefault="008F4948" w:rsidP="008F4948">
      <w:pPr>
        <w:pStyle w:val="ListParagraph"/>
        <w:numPr>
          <w:ilvl w:val="0"/>
          <w:numId w:val="2"/>
        </w:numPr>
        <w:rPr>
          <w:b/>
          <w:bCs/>
        </w:rPr>
      </w:pPr>
      <w:r>
        <w:t xml:space="preserve">Future work includes adding additional strategies to investigate the </w:t>
      </w:r>
      <w:r w:rsidR="0085192F">
        <w:t>impact on the simulated winning percentage.</w:t>
      </w:r>
    </w:p>
    <w:p w14:paraId="7F20AFE0" w14:textId="77777777" w:rsidR="00B17251" w:rsidRDefault="00B17251" w:rsidP="00B17251">
      <w:pPr>
        <w:rPr>
          <w:b/>
          <w:bCs/>
        </w:rPr>
      </w:pPr>
    </w:p>
    <w:p w14:paraId="7CB775C0" w14:textId="2B9EEEE1" w:rsidR="00B17251" w:rsidRDefault="00B17251" w:rsidP="00B17251">
      <w:pPr>
        <w:rPr>
          <w:b/>
          <w:bCs/>
        </w:rPr>
      </w:pPr>
      <w:r>
        <w:rPr>
          <w:b/>
          <w:bCs/>
        </w:rPr>
        <w:t>References</w:t>
      </w:r>
    </w:p>
    <w:p w14:paraId="0C51C799" w14:textId="77777777" w:rsidR="00B17251" w:rsidRDefault="00B17251" w:rsidP="00B17251">
      <w:pPr>
        <w:rPr>
          <w:b/>
          <w:bCs/>
        </w:rPr>
      </w:pPr>
    </w:p>
    <w:p w14:paraId="306B2AEA" w14:textId="21788F8C" w:rsidR="00B17251" w:rsidRPr="00B17251" w:rsidRDefault="00B17251" w:rsidP="00B17251">
      <w:pPr>
        <w:widowControl w:val="0"/>
        <w:autoSpaceDE w:val="0"/>
        <w:autoSpaceDN w:val="0"/>
        <w:adjustRightInd w:val="0"/>
        <w:ind w:left="640" w:hanging="640"/>
        <w:rPr>
          <w:rFonts w:ascii="Calibri" w:hAnsi="Calibri" w:cs="Calibri"/>
          <w:noProof/>
        </w:rPr>
      </w:pPr>
      <w:r>
        <w:rPr>
          <w:b/>
          <w:bCs/>
        </w:rPr>
        <w:fldChar w:fldCharType="begin" w:fldLock="1"/>
      </w:r>
      <w:r>
        <w:rPr>
          <w:b/>
          <w:bCs/>
        </w:rPr>
        <w:instrText xml:space="preserve">ADDIN Mendeley Bibliography CSL_BIBLIOGRAPHY </w:instrText>
      </w:r>
      <w:r>
        <w:rPr>
          <w:b/>
          <w:bCs/>
        </w:rPr>
        <w:fldChar w:fldCharType="separate"/>
      </w:r>
      <w:r w:rsidRPr="00B17251">
        <w:rPr>
          <w:rFonts w:ascii="Calibri" w:hAnsi="Calibri" w:cs="Calibri"/>
          <w:noProof/>
        </w:rPr>
        <w:t>[1]</w:t>
      </w:r>
      <w:r w:rsidRPr="00B17251">
        <w:rPr>
          <w:rFonts w:ascii="Calibri" w:hAnsi="Calibri" w:cs="Calibri"/>
          <w:noProof/>
        </w:rPr>
        <w:tab/>
        <w:t>“Blackjack Charts.” https://www.888casino.com/blog/blackjack-strategy-guide/blackjack-charts#single-deck-charts.</w:t>
      </w:r>
    </w:p>
    <w:p w14:paraId="1A5A1F70" w14:textId="77777777" w:rsidR="00B17251" w:rsidRPr="00B17251" w:rsidRDefault="00B17251" w:rsidP="00B17251">
      <w:pPr>
        <w:widowControl w:val="0"/>
        <w:autoSpaceDE w:val="0"/>
        <w:autoSpaceDN w:val="0"/>
        <w:adjustRightInd w:val="0"/>
        <w:ind w:left="640" w:hanging="640"/>
        <w:rPr>
          <w:rFonts w:ascii="Calibri" w:hAnsi="Calibri" w:cs="Calibri"/>
          <w:noProof/>
        </w:rPr>
      </w:pPr>
      <w:r w:rsidRPr="00B17251">
        <w:rPr>
          <w:rFonts w:ascii="Calibri" w:hAnsi="Calibri" w:cs="Calibri"/>
          <w:noProof/>
        </w:rPr>
        <w:t>[2]</w:t>
      </w:r>
      <w:r w:rsidRPr="00B17251">
        <w:rPr>
          <w:rFonts w:ascii="Calibri" w:hAnsi="Calibri" w:cs="Calibri"/>
          <w:noProof/>
        </w:rPr>
        <w:tab/>
        <w:t>R. R. Baldwin, W. E. Cantey, H. Maisel, and P. James, “The Optimum Strategy in Blackjack,” vol. 51, no. 275, pp. 429–439, 1956.</w:t>
      </w:r>
    </w:p>
    <w:p w14:paraId="43DEE5F4" w14:textId="0E74C9A8" w:rsidR="00B17251" w:rsidRPr="00B17251" w:rsidRDefault="00B17251" w:rsidP="00B17251">
      <w:pPr>
        <w:rPr>
          <w:b/>
          <w:bCs/>
        </w:rPr>
      </w:pPr>
      <w:r>
        <w:rPr>
          <w:b/>
          <w:bCs/>
        </w:rPr>
        <w:fldChar w:fldCharType="end"/>
      </w:r>
    </w:p>
    <w:sectPr w:rsidR="00B17251" w:rsidRPr="00B1725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A0424"/>
    <w:multiLevelType w:val="hybridMultilevel"/>
    <w:tmpl w:val="DF58AE8E"/>
    <w:lvl w:ilvl="0" w:tplc="CD608BB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AF91780"/>
    <w:multiLevelType w:val="hybridMultilevel"/>
    <w:tmpl w:val="90384E96"/>
    <w:lvl w:ilvl="0" w:tplc="A0E6062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536121">
    <w:abstractNumId w:val="0"/>
  </w:num>
  <w:num w:numId="2" w16cid:durableId="17651021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44BC"/>
    <w:rsid w:val="00007126"/>
    <w:rsid w:val="0003488B"/>
    <w:rsid w:val="00084D5A"/>
    <w:rsid w:val="00141E64"/>
    <w:rsid w:val="00185EEE"/>
    <w:rsid w:val="00240BE0"/>
    <w:rsid w:val="002D61F6"/>
    <w:rsid w:val="002F097C"/>
    <w:rsid w:val="002F44D5"/>
    <w:rsid w:val="00315CB9"/>
    <w:rsid w:val="00423FE2"/>
    <w:rsid w:val="00453C33"/>
    <w:rsid w:val="0047286F"/>
    <w:rsid w:val="0049713A"/>
    <w:rsid w:val="00626930"/>
    <w:rsid w:val="006671C4"/>
    <w:rsid w:val="00794591"/>
    <w:rsid w:val="007D6CC7"/>
    <w:rsid w:val="007E44BC"/>
    <w:rsid w:val="0085192F"/>
    <w:rsid w:val="008A4EF9"/>
    <w:rsid w:val="008F4948"/>
    <w:rsid w:val="00963E2E"/>
    <w:rsid w:val="00A2570E"/>
    <w:rsid w:val="00A37934"/>
    <w:rsid w:val="00A8553F"/>
    <w:rsid w:val="00AE6FC8"/>
    <w:rsid w:val="00B17251"/>
    <w:rsid w:val="00BA4873"/>
    <w:rsid w:val="00C25052"/>
    <w:rsid w:val="00C771E4"/>
    <w:rsid w:val="00CB6520"/>
    <w:rsid w:val="00D727CE"/>
    <w:rsid w:val="00EA4E65"/>
    <w:rsid w:val="00F75D3F"/>
    <w:rsid w:val="00FB5395"/>
    <w:rsid w:val="00FD22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066B24"/>
  <w15:chartTrackingRefBased/>
  <w15:docId w15:val="{479F3D6C-E7E8-F74F-8396-502C7A0E2A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44D5"/>
    <w:pPr>
      <w:ind w:left="720"/>
      <w:contextualSpacing/>
    </w:pPr>
  </w:style>
  <w:style w:type="character" w:styleId="Hyperlink">
    <w:name w:val="Hyperlink"/>
    <w:basedOn w:val="DefaultParagraphFont"/>
    <w:uiPriority w:val="99"/>
    <w:unhideWhenUsed/>
    <w:rsid w:val="00BA4873"/>
    <w:rPr>
      <w:color w:val="0563C1" w:themeColor="hyperlink"/>
      <w:u w:val="single"/>
    </w:rPr>
  </w:style>
  <w:style w:type="character" w:styleId="UnresolvedMention">
    <w:name w:val="Unresolved Mention"/>
    <w:basedOn w:val="DefaultParagraphFont"/>
    <w:uiPriority w:val="99"/>
    <w:semiHidden/>
    <w:unhideWhenUsed/>
    <w:rsid w:val="00BA4873"/>
    <w:rPr>
      <w:color w:val="605E5C"/>
      <w:shd w:val="clear" w:color="auto" w:fill="E1DFDD"/>
    </w:rPr>
  </w:style>
  <w:style w:type="paragraph" w:styleId="Caption">
    <w:name w:val="caption"/>
    <w:basedOn w:val="Normal"/>
    <w:next w:val="Normal"/>
    <w:uiPriority w:val="35"/>
    <w:unhideWhenUsed/>
    <w:qFormat/>
    <w:rsid w:val="00626930"/>
    <w:pPr>
      <w:spacing w:after="200"/>
    </w:pPr>
    <w:rPr>
      <w:iCs/>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atekist/GT-OMS/tree/main/IYSE%206644/Project/Group%2022%20-%20Blackjac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hyperlink" Target="https://blog.prepscholar.com/blackjack-strategy"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imdb.com/title/tt0478087/" TargetMode="External"/><Relationship Id="rId11" Type="http://schemas.openxmlformats.org/officeDocument/2006/relationships/hyperlink" Target="http://www.blackjackapprenticeship.com" TargetMode="External"/><Relationship Id="rId5" Type="http://schemas.openxmlformats.org/officeDocument/2006/relationships/webSettings" Target="webSettings.xml"/><Relationship Id="rId10" Type="http://schemas.openxmlformats.org/officeDocument/2006/relationships/hyperlink" Target="http://www.888casino.com" TargetMode="Externa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natekistler/Documents/GitHub/GT-OMS/IYSE%206644/Project/Group%2022%20-%20Blackjack/Alternative_Strategies_Results.csv"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493253247190254"/>
          <c:y val="3.2306787339655939E-2"/>
          <c:w val="0.82327259573322564"/>
          <c:h val="0.8015507538740555"/>
        </c:manualLayout>
      </c:layout>
      <c:scatterChart>
        <c:scatterStyle val="lineMarker"/>
        <c:varyColors val="0"/>
        <c:ser>
          <c:idx val="0"/>
          <c:order val="0"/>
          <c:tx>
            <c:v>Alternative Strategy</c:v>
          </c:tx>
          <c:spPr>
            <a:ln w="25400" cap="rnd">
              <a:noFill/>
              <a:round/>
            </a:ln>
            <a:effectLst/>
          </c:spPr>
          <c:marker>
            <c:symbol val="circle"/>
            <c:size val="5"/>
            <c:spPr>
              <a:solidFill>
                <a:schemeClr val="tx1"/>
              </a:solidFill>
              <a:ln w="9525">
                <a:solidFill>
                  <a:schemeClr val="tx1"/>
                </a:solidFill>
              </a:ln>
              <a:effectLst/>
            </c:spPr>
          </c:marker>
          <c:xVal>
            <c:numRef>
              <c:f>Alternative_Strategies_Results!$B$2:$B$101</c:f>
              <c:numCache>
                <c:formatCode>General</c:formatCode>
                <c:ptCount val="100"/>
                <c:pt idx="0">
                  <c:v>1000</c:v>
                </c:pt>
                <c:pt idx="1">
                  <c:v>2000</c:v>
                </c:pt>
                <c:pt idx="2">
                  <c:v>3000</c:v>
                </c:pt>
                <c:pt idx="3">
                  <c:v>4000</c:v>
                </c:pt>
                <c:pt idx="4">
                  <c:v>5000</c:v>
                </c:pt>
                <c:pt idx="5">
                  <c:v>6000</c:v>
                </c:pt>
                <c:pt idx="6">
                  <c:v>7000</c:v>
                </c:pt>
                <c:pt idx="7">
                  <c:v>8000</c:v>
                </c:pt>
                <c:pt idx="8">
                  <c:v>9000</c:v>
                </c:pt>
                <c:pt idx="9">
                  <c:v>10000</c:v>
                </c:pt>
                <c:pt idx="10">
                  <c:v>11000</c:v>
                </c:pt>
                <c:pt idx="11">
                  <c:v>12000</c:v>
                </c:pt>
                <c:pt idx="12">
                  <c:v>13000</c:v>
                </c:pt>
                <c:pt idx="13">
                  <c:v>14000</c:v>
                </c:pt>
                <c:pt idx="14">
                  <c:v>15000</c:v>
                </c:pt>
                <c:pt idx="15">
                  <c:v>16000</c:v>
                </c:pt>
                <c:pt idx="16">
                  <c:v>17000</c:v>
                </c:pt>
                <c:pt idx="17">
                  <c:v>18000</c:v>
                </c:pt>
                <c:pt idx="18">
                  <c:v>19000</c:v>
                </c:pt>
                <c:pt idx="19">
                  <c:v>20000</c:v>
                </c:pt>
                <c:pt idx="20">
                  <c:v>21000</c:v>
                </c:pt>
                <c:pt idx="21">
                  <c:v>22000</c:v>
                </c:pt>
                <c:pt idx="22">
                  <c:v>23000</c:v>
                </c:pt>
                <c:pt idx="23">
                  <c:v>24000</c:v>
                </c:pt>
                <c:pt idx="24">
                  <c:v>25000</c:v>
                </c:pt>
                <c:pt idx="25">
                  <c:v>26000</c:v>
                </c:pt>
                <c:pt idx="26">
                  <c:v>27000</c:v>
                </c:pt>
                <c:pt idx="27">
                  <c:v>28000</c:v>
                </c:pt>
                <c:pt idx="28">
                  <c:v>29000</c:v>
                </c:pt>
                <c:pt idx="29">
                  <c:v>30000</c:v>
                </c:pt>
                <c:pt idx="30">
                  <c:v>31000</c:v>
                </c:pt>
                <c:pt idx="31">
                  <c:v>32000</c:v>
                </c:pt>
                <c:pt idx="32">
                  <c:v>33000</c:v>
                </c:pt>
                <c:pt idx="33">
                  <c:v>34000</c:v>
                </c:pt>
                <c:pt idx="34">
                  <c:v>35000</c:v>
                </c:pt>
                <c:pt idx="35">
                  <c:v>36000</c:v>
                </c:pt>
                <c:pt idx="36">
                  <c:v>37000</c:v>
                </c:pt>
                <c:pt idx="37">
                  <c:v>38000</c:v>
                </c:pt>
                <c:pt idx="38">
                  <c:v>39000</c:v>
                </c:pt>
                <c:pt idx="39">
                  <c:v>40000</c:v>
                </c:pt>
                <c:pt idx="40">
                  <c:v>41000</c:v>
                </c:pt>
                <c:pt idx="41">
                  <c:v>42000</c:v>
                </c:pt>
                <c:pt idx="42">
                  <c:v>43000</c:v>
                </c:pt>
                <c:pt idx="43">
                  <c:v>44000</c:v>
                </c:pt>
                <c:pt idx="44">
                  <c:v>45000</c:v>
                </c:pt>
                <c:pt idx="45">
                  <c:v>46000</c:v>
                </c:pt>
                <c:pt idx="46">
                  <c:v>47000</c:v>
                </c:pt>
                <c:pt idx="47">
                  <c:v>48000</c:v>
                </c:pt>
                <c:pt idx="48">
                  <c:v>49000</c:v>
                </c:pt>
                <c:pt idx="49">
                  <c:v>50000</c:v>
                </c:pt>
                <c:pt idx="50">
                  <c:v>51000</c:v>
                </c:pt>
                <c:pt idx="51">
                  <c:v>52000</c:v>
                </c:pt>
                <c:pt idx="52">
                  <c:v>53000</c:v>
                </c:pt>
                <c:pt idx="53">
                  <c:v>54000</c:v>
                </c:pt>
                <c:pt idx="54">
                  <c:v>55000</c:v>
                </c:pt>
                <c:pt idx="55">
                  <c:v>56000</c:v>
                </c:pt>
                <c:pt idx="56">
                  <c:v>57000</c:v>
                </c:pt>
                <c:pt idx="57">
                  <c:v>58000</c:v>
                </c:pt>
                <c:pt idx="58">
                  <c:v>59000</c:v>
                </c:pt>
                <c:pt idx="59">
                  <c:v>60000</c:v>
                </c:pt>
                <c:pt idx="60">
                  <c:v>61000</c:v>
                </c:pt>
                <c:pt idx="61">
                  <c:v>62000</c:v>
                </c:pt>
                <c:pt idx="62">
                  <c:v>63000</c:v>
                </c:pt>
                <c:pt idx="63">
                  <c:v>64000</c:v>
                </c:pt>
                <c:pt idx="64">
                  <c:v>65000</c:v>
                </c:pt>
                <c:pt idx="65">
                  <c:v>66000</c:v>
                </c:pt>
                <c:pt idx="66">
                  <c:v>67000</c:v>
                </c:pt>
                <c:pt idx="67">
                  <c:v>68000</c:v>
                </c:pt>
                <c:pt idx="68">
                  <c:v>69000</c:v>
                </c:pt>
                <c:pt idx="69">
                  <c:v>70000</c:v>
                </c:pt>
                <c:pt idx="70">
                  <c:v>71000</c:v>
                </c:pt>
                <c:pt idx="71">
                  <c:v>72000</c:v>
                </c:pt>
                <c:pt idx="72">
                  <c:v>73000</c:v>
                </c:pt>
                <c:pt idx="73">
                  <c:v>74000</c:v>
                </c:pt>
                <c:pt idx="74">
                  <c:v>75000</c:v>
                </c:pt>
                <c:pt idx="75">
                  <c:v>76000</c:v>
                </c:pt>
                <c:pt idx="76">
                  <c:v>77000</c:v>
                </c:pt>
                <c:pt idx="77">
                  <c:v>78000</c:v>
                </c:pt>
                <c:pt idx="78">
                  <c:v>79000</c:v>
                </c:pt>
                <c:pt idx="79">
                  <c:v>80000</c:v>
                </c:pt>
                <c:pt idx="80">
                  <c:v>81000</c:v>
                </c:pt>
                <c:pt idx="81">
                  <c:v>82000</c:v>
                </c:pt>
                <c:pt idx="82">
                  <c:v>83000</c:v>
                </c:pt>
                <c:pt idx="83">
                  <c:v>84000</c:v>
                </c:pt>
                <c:pt idx="84">
                  <c:v>85000</c:v>
                </c:pt>
                <c:pt idx="85">
                  <c:v>86000</c:v>
                </c:pt>
                <c:pt idx="86">
                  <c:v>87000</c:v>
                </c:pt>
                <c:pt idx="87">
                  <c:v>88000</c:v>
                </c:pt>
                <c:pt idx="88">
                  <c:v>89000</c:v>
                </c:pt>
                <c:pt idx="89">
                  <c:v>90000</c:v>
                </c:pt>
                <c:pt idx="90">
                  <c:v>91000</c:v>
                </c:pt>
                <c:pt idx="91">
                  <c:v>92000</c:v>
                </c:pt>
                <c:pt idx="92">
                  <c:v>93000</c:v>
                </c:pt>
                <c:pt idx="93">
                  <c:v>94000</c:v>
                </c:pt>
                <c:pt idx="94">
                  <c:v>95000</c:v>
                </c:pt>
                <c:pt idx="95">
                  <c:v>96000</c:v>
                </c:pt>
                <c:pt idx="96">
                  <c:v>97000</c:v>
                </c:pt>
                <c:pt idx="97">
                  <c:v>98000</c:v>
                </c:pt>
                <c:pt idx="98">
                  <c:v>99000</c:v>
                </c:pt>
                <c:pt idx="99">
                  <c:v>100000</c:v>
                </c:pt>
              </c:numCache>
            </c:numRef>
          </c:xVal>
          <c:yVal>
            <c:numRef>
              <c:f>Alternative_Strategies_Results!$C$2:$C$101</c:f>
              <c:numCache>
                <c:formatCode>General</c:formatCode>
                <c:ptCount val="100"/>
                <c:pt idx="0">
                  <c:v>41.3</c:v>
                </c:pt>
                <c:pt idx="1">
                  <c:v>42.95</c:v>
                </c:pt>
                <c:pt idx="2">
                  <c:v>44.7</c:v>
                </c:pt>
                <c:pt idx="3">
                  <c:v>42.58</c:v>
                </c:pt>
                <c:pt idx="4">
                  <c:v>42.32</c:v>
                </c:pt>
                <c:pt idx="5">
                  <c:v>42.93</c:v>
                </c:pt>
                <c:pt idx="6">
                  <c:v>43.29</c:v>
                </c:pt>
                <c:pt idx="7">
                  <c:v>42.21</c:v>
                </c:pt>
                <c:pt idx="8">
                  <c:v>43.4</c:v>
                </c:pt>
                <c:pt idx="9">
                  <c:v>43.21</c:v>
                </c:pt>
                <c:pt idx="10">
                  <c:v>43.77</c:v>
                </c:pt>
                <c:pt idx="11">
                  <c:v>43.41</c:v>
                </c:pt>
                <c:pt idx="12">
                  <c:v>42.7</c:v>
                </c:pt>
                <c:pt idx="13">
                  <c:v>42.97</c:v>
                </c:pt>
                <c:pt idx="14">
                  <c:v>43.05</c:v>
                </c:pt>
                <c:pt idx="15">
                  <c:v>42.35</c:v>
                </c:pt>
                <c:pt idx="16">
                  <c:v>43.33</c:v>
                </c:pt>
                <c:pt idx="17">
                  <c:v>43.2</c:v>
                </c:pt>
                <c:pt idx="18">
                  <c:v>43.77</c:v>
                </c:pt>
                <c:pt idx="19">
                  <c:v>43.44</c:v>
                </c:pt>
                <c:pt idx="20">
                  <c:v>42.9</c:v>
                </c:pt>
                <c:pt idx="21">
                  <c:v>43.01</c:v>
                </c:pt>
                <c:pt idx="22">
                  <c:v>43.38</c:v>
                </c:pt>
                <c:pt idx="23">
                  <c:v>42.55</c:v>
                </c:pt>
                <c:pt idx="24">
                  <c:v>43.08</c:v>
                </c:pt>
                <c:pt idx="25">
                  <c:v>43.1</c:v>
                </c:pt>
                <c:pt idx="26">
                  <c:v>44.05</c:v>
                </c:pt>
                <c:pt idx="27">
                  <c:v>42.9</c:v>
                </c:pt>
                <c:pt idx="28">
                  <c:v>43.2</c:v>
                </c:pt>
                <c:pt idx="29">
                  <c:v>43.39</c:v>
                </c:pt>
                <c:pt idx="30">
                  <c:v>42.86</c:v>
                </c:pt>
                <c:pt idx="31">
                  <c:v>43.12</c:v>
                </c:pt>
                <c:pt idx="32">
                  <c:v>43.22</c:v>
                </c:pt>
                <c:pt idx="33">
                  <c:v>43.75</c:v>
                </c:pt>
                <c:pt idx="34">
                  <c:v>43.05</c:v>
                </c:pt>
                <c:pt idx="35">
                  <c:v>43.16</c:v>
                </c:pt>
                <c:pt idx="36">
                  <c:v>42.86</c:v>
                </c:pt>
                <c:pt idx="37">
                  <c:v>43.17</c:v>
                </c:pt>
                <c:pt idx="38">
                  <c:v>43.28</c:v>
                </c:pt>
                <c:pt idx="39">
                  <c:v>43.26</c:v>
                </c:pt>
                <c:pt idx="40">
                  <c:v>43.09</c:v>
                </c:pt>
                <c:pt idx="41">
                  <c:v>43.42</c:v>
                </c:pt>
                <c:pt idx="42">
                  <c:v>43.41</c:v>
                </c:pt>
                <c:pt idx="43">
                  <c:v>43.5</c:v>
                </c:pt>
                <c:pt idx="44">
                  <c:v>43.08</c:v>
                </c:pt>
                <c:pt idx="45">
                  <c:v>42.89</c:v>
                </c:pt>
                <c:pt idx="46">
                  <c:v>43.27</c:v>
                </c:pt>
                <c:pt idx="47">
                  <c:v>42.94</c:v>
                </c:pt>
                <c:pt idx="48">
                  <c:v>43.14</c:v>
                </c:pt>
                <c:pt idx="49">
                  <c:v>43.37</c:v>
                </c:pt>
                <c:pt idx="50">
                  <c:v>43.2</c:v>
                </c:pt>
                <c:pt idx="51">
                  <c:v>42.97</c:v>
                </c:pt>
                <c:pt idx="52">
                  <c:v>43.18</c:v>
                </c:pt>
                <c:pt idx="53">
                  <c:v>43.19</c:v>
                </c:pt>
                <c:pt idx="54">
                  <c:v>43.33</c:v>
                </c:pt>
                <c:pt idx="55">
                  <c:v>43.14</c:v>
                </c:pt>
                <c:pt idx="56">
                  <c:v>42.98</c:v>
                </c:pt>
                <c:pt idx="57">
                  <c:v>43.37</c:v>
                </c:pt>
                <c:pt idx="58">
                  <c:v>43.33</c:v>
                </c:pt>
                <c:pt idx="59">
                  <c:v>43.53</c:v>
                </c:pt>
                <c:pt idx="60">
                  <c:v>43.3</c:v>
                </c:pt>
                <c:pt idx="61">
                  <c:v>43.26</c:v>
                </c:pt>
                <c:pt idx="62">
                  <c:v>42.86</c:v>
                </c:pt>
                <c:pt idx="63">
                  <c:v>43.29</c:v>
                </c:pt>
                <c:pt idx="64">
                  <c:v>43.18</c:v>
                </c:pt>
                <c:pt idx="65">
                  <c:v>43.3</c:v>
                </c:pt>
                <c:pt idx="66">
                  <c:v>43.34</c:v>
                </c:pt>
                <c:pt idx="67">
                  <c:v>43.4</c:v>
                </c:pt>
                <c:pt idx="68">
                  <c:v>43.27</c:v>
                </c:pt>
                <c:pt idx="69">
                  <c:v>43.33</c:v>
                </c:pt>
                <c:pt idx="70">
                  <c:v>43.12</c:v>
                </c:pt>
                <c:pt idx="71">
                  <c:v>43.09</c:v>
                </c:pt>
                <c:pt idx="72">
                  <c:v>43.31</c:v>
                </c:pt>
                <c:pt idx="73">
                  <c:v>43.35</c:v>
                </c:pt>
                <c:pt idx="74">
                  <c:v>43.01</c:v>
                </c:pt>
                <c:pt idx="75">
                  <c:v>43.02</c:v>
                </c:pt>
                <c:pt idx="76">
                  <c:v>43.56</c:v>
                </c:pt>
                <c:pt idx="77">
                  <c:v>42.99</c:v>
                </c:pt>
                <c:pt idx="78">
                  <c:v>43.32</c:v>
                </c:pt>
                <c:pt idx="79">
                  <c:v>43.32</c:v>
                </c:pt>
                <c:pt idx="80">
                  <c:v>43.44</c:v>
                </c:pt>
                <c:pt idx="81">
                  <c:v>43.26</c:v>
                </c:pt>
                <c:pt idx="82">
                  <c:v>43.5</c:v>
                </c:pt>
                <c:pt idx="83">
                  <c:v>43.23</c:v>
                </c:pt>
                <c:pt idx="84">
                  <c:v>43.22</c:v>
                </c:pt>
                <c:pt idx="85">
                  <c:v>42.93</c:v>
                </c:pt>
                <c:pt idx="86">
                  <c:v>43.11</c:v>
                </c:pt>
                <c:pt idx="87">
                  <c:v>43.02</c:v>
                </c:pt>
                <c:pt idx="88">
                  <c:v>43.43</c:v>
                </c:pt>
                <c:pt idx="89">
                  <c:v>43.37</c:v>
                </c:pt>
                <c:pt idx="90">
                  <c:v>43.16</c:v>
                </c:pt>
                <c:pt idx="91">
                  <c:v>43.37</c:v>
                </c:pt>
                <c:pt idx="92">
                  <c:v>43.08</c:v>
                </c:pt>
                <c:pt idx="93">
                  <c:v>43.14</c:v>
                </c:pt>
                <c:pt idx="94">
                  <c:v>43.52</c:v>
                </c:pt>
                <c:pt idx="95">
                  <c:v>43.4</c:v>
                </c:pt>
                <c:pt idx="96">
                  <c:v>43.13</c:v>
                </c:pt>
                <c:pt idx="97">
                  <c:v>43.45</c:v>
                </c:pt>
                <c:pt idx="98">
                  <c:v>42.89</c:v>
                </c:pt>
                <c:pt idx="99">
                  <c:v>43.11</c:v>
                </c:pt>
              </c:numCache>
            </c:numRef>
          </c:yVal>
          <c:smooth val="0"/>
          <c:extLst>
            <c:ext xmlns:c16="http://schemas.microsoft.com/office/drawing/2014/chart" uri="{C3380CC4-5D6E-409C-BE32-E72D297353CC}">
              <c16:uniqueId val="{00000000-BD6B-CF44-8DD3-875FCD70DC26}"/>
            </c:ext>
          </c:extLst>
        </c:ser>
        <c:ser>
          <c:idx val="1"/>
          <c:order val="1"/>
          <c:tx>
            <c:v>Basic Strategy</c:v>
          </c:tx>
          <c:spPr>
            <a:ln w="25400" cap="rnd">
              <a:noFill/>
              <a:round/>
            </a:ln>
            <a:effectLst/>
          </c:spPr>
          <c:marker>
            <c:symbol val="square"/>
            <c:size val="5"/>
            <c:spPr>
              <a:solidFill>
                <a:srgbClr val="FF0000"/>
              </a:solidFill>
              <a:ln w="9525">
                <a:solidFill>
                  <a:srgbClr val="FF0000"/>
                </a:solidFill>
              </a:ln>
              <a:effectLst/>
            </c:spPr>
          </c:marker>
          <c:xVal>
            <c:numRef>
              <c:f>Alternative_Strategies_Results!$B$2:$B$101</c:f>
              <c:numCache>
                <c:formatCode>General</c:formatCode>
                <c:ptCount val="100"/>
                <c:pt idx="0">
                  <c:v>1000</c:v>
                </c:pt>
                <c:pt idx="1">
                  <c:v>2000</c:v>
                </c:pt>
                <c:pt idx="2">
                  <c:v>3000</c:v>
                </c:pt>
                <c:pt idx="3">
                  <c:v>4000</c:v>
                </c:pt>
                <c:pt idx="4">
                  <c:v>5000</c:v>
                </c:pt>
                <c:pt idx="5">
                  <c:v>6000</c:v>
                </c:pt>
                <c:pt idx="6">
                  <c:v>7000</c:v>
                </c:pt>
                <c:pt idx="7">
                  <c:v>8000</c:v>
                </c:pt>
                <c:pt idx="8">
                  <c:v>9000</c:v>
                </c:pt>
                <c:pt idx="9">
                  <c:v>10000</c:v>
                </c:pt>
                <c:pt idx="10">
                  <c:v>11000</c:v>
                </c:pt>
                <c:pt idx="11">
                  <c:v>12000</c:v>
                </c:pt>
                <c:pt idx="12">
                  <c:v>13000</c:v>
                </c:pt>
                <c:pt idx="13">
                  <c:v>14000</c:v>
                </c:pt>
                <c:pt idx="14">
                  <c:v>15000</c:v>
                </c:pt>
                <c:pt idx="15">
                  <c:v>16000</c:v>
                </c:pt>
                <c:pt idx="16">
                  <c:v>17000</c:v>
                </c:pt>
                <c:pt idx="17">
                  <c:v>18000</c:v>
                </c:pt>
                <c:pt idx="18">
                  <c:v>19000</c:v>
                </c:pt>
                <c:pt idx="19">
                  <c:v>20000</c:v>
                </c:pt>
                <c:pt idx="20">
                  <c:v>21000</c:v>
                </c:pt>
                <c:pt idx="21">
                  <c:v>22000</c:v>
                </c:pt>
                <c:pt idx="22">
                  <c:v>23000</c:v>
                </c:pt>
                <c:pt idx="23">
                  <c:v>24000</c:v>
                </c:pt>
                <c:pt idx="24">
                  <c:v>25000</c:v>
                </c:pt>
                <c:pt idx="25">
                  <c:v>26000</c:v>
                </c:pt>
                <c:pt idx="26">
                  <c:v>27000</c:v>
                </c:pt>
                <c:pt idx="27">
                  <c:v>28000</c:v>
                </c:pt>
                <c:pt idx="28">
                  <c:v>29000</c:v>
                </c:pt>
                <c:pt idx="29">
                  <c:v>30000</c:v>
                </c:pt>
                <c:pt idx="30">
                  <c:v>31000</c:v>
                </c:pt>
                <c:pt idx="31">
                  <c:v>32000</c:v>
                </c:pt>
                <c:pt idx="32">
                  <c:v>33000</c:v>
                </c:pt>
                <c:pt idx="33">
                  <c:v>34000</c:v>
                </c:pt>
                <c:pt idx="34">
                  <c:v>35000</c:v>
                </c:pt>
                <c:pt idx="35">
                  <c:v>36000</c:v>
                </c:pt>
                <c:pt idx="36">
                  <c:v>37000</c:v>
                </c:pt>
                <c:pt idx="37">
                  <c:v>38000</c:v>
                </c:pt>
                <c:pt idx="38">
                  <c:v>39000</c:v>
                </c:pt>
                <c:pt idx="39">
                  <c:v>40000</c:v>
                </c:pt>
                <c:pt idx="40">
                  <c:v>41000</c:v>
                </c:pt>
                <c:pt idx="41">
                  <c:v>42000</c:v>
                </c:pt>
                <c:pt idx="42">
                  <c:v>43000</c:v>
                </c:pt>
                <c:pt idx="43">
                  <c:v>44000</c:v>
                </c:pt>
                <c:pt idx="44">
                  <c:v>45000</c:v>
                </c:pt>
                <c:pt idx="45">
                  <c:v>46000</c:v>
                </c:pt>
                <c:pt idx="46">
                  <c:v>47000</c:v>
                </c:pt>
                <c:pt idx="47">
                  <c:v>48000</c:v>
                </c:pt>
                <c:pt idx="48">
                  <c:v>49000</c:v>
                </c:pt>
                <c:pt idx="49">
                  <c:v>50000</c:v>
                </c:pt>
                <c:pt idx="50">
                  <c:v>51000</c:v>
                </c:pt>
                <c:pt idx="51">
                  <c:v>52000</c:v>
                </c:pt>
                <c:pt idx="52">
                  <c:v>53000</c:v>
                </c:pt>
                <c:pt idx="53">
                  <c:v>54000</c:v>
                </c:pt>
                <c:pt idx="54">
                  <c:v>55000</c:v>
                </c:pt>
                <c:pt idx="55">
                  <c:v>56000</c:v>
                </c:pt>
                <c:pt idx="56">
                  <c:v>57000</c:v>
                </c:pt>
                <c:pt idx="57">
                  <c:v>58000</c:v>
                </c:pt>
                <c:pt idx="58">
                  <c:v>59000</c:v>
                </c:pt>
                <c:pt idx="59">
                  <c:v>60000</c:v>
                </c:pt>
                <c:pt idx="60">
                  <c:v>61000</c:v>
                </c:pt>
                <c:pt idx="61">
                  <c:v>62000</c:v>
                </c:pt>
                <c:pt idx="62">
                  <c:v>63000</c:v>
                </c:pt>
                <c:pt idx="63">
                  <c:v>64000</c:v>
                </c:pt>
                <c:pt idx="64">
                  <c:v>65000</c:v>
                </c:pt>
                <c:pt idx="65">
                  <c:v>66000</c:v>
                </c:pt>
                <c:pt idx="66">
                  <c:v>67000</c:v>
                </c:pt>
                <c:pt idx="67">
                  <c:v>68000</c:v>
                </c:pt>
                <c:pt idx="68">
                  <c:v>69000</c:v>
                </c:pt>
                <c:pt idx="69">
                  <c:v>70000</c:v>
                </c:pt>
                <c:pt idx="70">
                  <c:v>71000</c:v>
                </c:pt>
                <c:pt idx="71">
                  <c:v>72000</c:v>
                </c:pt>
                <c:pt idx="72">
                  <c:v>73000</c:v>
                </c:pt>
                <c:pt idx="73">
                  <c:v>74000</c:v>
                </c:pt>
                <c:pt idx="74">
                  <c:v>75000</c:v>
                </c:pt>
                <c:pt idx="75">
                  <c:v>76000</c:v>
                </c:pt>
                <c:pt idx="76">
                  <c:v>77000</c:v>
                </c:pt>
                <c:pt idx="77">
                  <c:v>78000</c:v>
                </c:pt>
                <c:pt idx="78">
                  <c:v>79000</c:v>
                </c:pt>
                <c:pt idx="79">
                  <c:v>80000</c:v>
                </c:pt>
                <c:pt idx="80">
                  <c:v>81000</c:v>
                </c:pt>
                <c:pt idx="81">
                  <c:v>82000</c:v>
                </c:pt>
                <c:pt idx="82">
                  <c:v>83000</c:v>
                </c:pt>
                <c:pt idx="83">
                  <c:v>84000</c:v>
                </c:pt>
                <c:pt idx="84">
                  <c:v>85000</c:v>
                </c:pt>
                <c:pt idx="85">
                  <c:v>86000</c:v>
                </c:pt>
                <c:pt idx="86">
                  <c:v>87000</c:v>
                </c:pt>
                <c:pt idx="87">
                  <c:v>88000</c:v>
                </c:pt>
                <c:pt idx="88">
                  <c:v>89000</c:v>
                </c:pt>
                <c:pt idx="89">
                  <c:v>90000</c:v>
                </c:pt>
                <c:pt idx="90">
                  <c:v>91000</c:v>
                </c:pt>
                <c:pt idx="91">
                  <c:v>92000</c:v>
                </c:pt>
                <c:pt idx="92">
                  <c:v>93000</c:v>
                </c:pt>
                <c:pt idx="93">
                  <c:v>94000</c:v>
                </c:pt>
                <c:pt idx="94">
                  <c:v>95000</c:v>
                </c:pt>
                <c:pt idx="95">
                  <c:v>96000</c:v>
                </c:pt>
                <c:pt idx="96">
                  <c:v>97000</c:v>
                </c:pt>
                <c:pt idx="97">
                  <c:v>98000</c:v>
                </c:pt>
                <c:pt idx="98">
                  <c:v>99000</c:v>
                </c:pt>
                <c:pt idx="99">
                  <c:v>100000</c:v>
                </c:pt>
              </c:numCache>
            </c:numRef>
          </c:xVal>
          <c:yVal>
            <c:numRef>
              <c:f>Alternative_Strategies_Results!$D$2:$D$101</c:f>
              <c:numCache>
                <c:formatCode>General</c:formatCode>
                <c:ptCount val="100"/>
                <c:pt idx="0">
                  <c:v>40</c:v>
                </c:pt>
                <c:pt idx="1">
                  <c:v>42.94</c:v>
                </c:pt>
                <c:pt idx="2">
                  <c:v>42.22</c:v>
                </c:pt>
                <c:pt idx="3">
                  <c:v>41.41</c:v>
                </c:pt>
                <c:pt idx="4">
                  <c:v>42.59</c:v>
                </c:pt>
                <c:pt idx="5">
                  <c:v>41.5</c:v>
                </c:pt>
                <c:pt idx="6">
                  <c:v>41.09</c:v>
                </c:pt>
                <c:pt idx="7">
                  <c:v>42.22</c:v>
                </c:pt>
                <c:pt idx="8">
                  <c:v>40.590000000000003</c:v>
                </c:pt>
                <c:pt idx="9">
                  <c:v>41.36</c:v>
                </c:pt>
                <c:pt idx="10">
                  <c:v>41.55</c:v>
                </c:pt>
                <c:pt idx="11">
                  <c:v>42.19</c:v>
                </c:pt>
                <c:pt idx="12">
                  <c:v>41.77</c:v>
                </c:pt>
                <c:pt idx="13">
                  <c:v>41.86</c:v>
                </c:pt>
                <c:pt idx="14">
                  <c:v>41.5</c:v>
                </c:pt>
                <c:pt idx="15">
                  <c:v>42.45</c:v>
                </c:pt>
                <c:pt idx="16">
                  <c:v>41.06</c:v>
                </c:pt>
                <c:pt idx="17">
                  <c:v>41.94</c:v>
                </c:pt>
                <c:pt idx="18">
                  <c:v>41.62</c:v>
                </c:pt>
                <c:pt idx="19">
                  <c:v>42.14</c:v>
                </c:pt>
                <c:pt idx="20">
                  <c:v>41.89</c:v>
                </c:pt>
                <c:pt idx="21">
                  <c:v>41.72</c:v>
                </c:pt>
                <c:pt idx="22">
                  <c:v>41.78</c:v>
                </c:pt>
                <c:pt idx="23">
                  <c:v>41.39</c:v>
                </c:pt>
                <c:pt idx="24">
                  <c:v>42.02</c:v>
                </c:pt>
                <c:pt idx="25">
                  <c:v>41.84</c:v>
                </c:pt>
                <c:pt idx="26">
                  <c:v>41.99</c:v>
                </c:pt>
                <c:pt idx="27">
                  <c:v>41.59</c:v>
                </c:pt>
                <c:pt idx="28">
                  <c:v>41.86</c:v>
                </c:pt>
                <c:pt idx="29">
                  <c:v>41.58</c:v>
                </c:pt>
                <c:pt idx="30">
                  <c:v>41.66</c:v>
                </c:pt>
                <c:pt idx="31">
                  <c:v>42.44</c:v>
                </c:pt>
                <c:pt idx="32">
                  <c:v>42.02</c:v>
                </c:pt>
                <c:pt idx="33">
                  <c:v>41.78</c:v>
                </c:pt>
                <c:pt idx="34">
                  <c:v>41.97</c:v>
                </c:pt>
                <c:pt idx="35">
                  <c:v>41.86</c:v>
                </c:pt>
                <c:pt idx="36">
                  <c:v>42.06</c:v>
                </c:pt>
                <c:pt idx="37">
                  <c:v>41.6</c:v>
                </c:pt>
                <c:pt idx="38">
                  <c:v>41.99</c:v>
                </c:pt>
                <c:pt idx="39">
                  <c:v>41.85</c:v>
                </c:pt>
                <c:pt idx="40">
                  <c:v>41.65</c:v>
                </c:pt>
                <c:pt idx="41">
                  <c:v>41.57</c:v>
                </c:pt>
                <c:pt idx="42">
                  <c:v>41.5</c:v>
                </c:pt>
                <c:pt idx="43">
                  <c:v>41.54</c:v>
                </c:pt>
                <c:pt idx="44">
                  <c:v>41.62</c:v>
                </c:pt>
                <c:pt idx="45">
                  <c:v>41.39</c:v>
                </c:pt>
                <c:pt idx="46">
                  <c:v>41.55</c:v>
                </c:pt>
                <c:pt idx="47">
                  <c:v>41.86</c:v>
                </c:pt>
                <c:pt idx="48">
                  <c:v>41.52</c:v>
                </c:pt>
                <c:pt idx="49">
                  <c:v>41.93</c:v>
                </c:pt>
                <c:pt idx="50">
                  <c:v>41.37</c:v>
                </c:pt>
                <c:pt idx="51">
                  <c:v>42.08</c:v>
                </c:pt>
                <c:pt idx="52">
                  <c:v>41.46</c:v>
                </c:pt>
                <c:pt idx="53">
                  <c:v>41.74</c:v>
                </c:pt>
                <c:pt idx="54">
                  <c:v>41.59</c:v>
                </c:pt>
                <c:pt idx="55">
                  <c:v>41.72</c:v>
                </c:pt>
                <c:pt idx="56">
                  <c:v>41.7</c:v>
                </c:pt>
                <c:pt idx="57">
                  <c:v>41.66</c:v>
                </c:pt>
                <c:pt idx="58">
                  <c:v>42.02</c:v>
                </c:pt>
                <c:pt idx="59">
                  <c:v>41.93</c:v>
                </c:pt>
                <c:pt idx="60">
                  <c:v>41.54</c:v>
                </c:pt>
                <c:pt idx="61">
                  <c:v>41.88</c:v>
                </c:pt>
                <c:pt idx="62">
                  <c:v>41.88</c:v>
                </c:pt>
                <c:pt idx="63">
                  <c:v>41.83</c:v>
                </c:pt>
                <c:pt idx="64">
                  <c:v>41.84</c:v>
                </c:pt>
                <c:pt idx="65">
                  <c:v>41.64</c:v>
                </c:pt>
                <c:pt idx="66">
                  <c:v>41.78</c:v>
                </c:pt>
                <c:pt idx="67">
                  <c:v>41.84</c:v>
                </c:pt>
                <c:pt idx="68">
                  <c:v>41.94</c:v>
                </c:pt>
                <c:pt idx="69">
                  <c:v>41.78</c:v>
                </c:pt>
                <c:pt idx="70">
                  <c:v>42.01</c:v>
                </c:pt>
                <c:pt idx="71">
                  <c:v>41.81</c:v>
                </c:pt>
                <c:pt idx="72">
                  <c:v>41.76</c:v>
                </c:pt>
                <c:pt idx="73">
                  <c:v>42.09</c:v>
                </c:pt>
                <c:pt idx="74">
                  <c:v>42.02</c:v>
                </c:pt>
                <c:pt idx="75">
                  <c:v>41.58</c:v>
                </c:pt>
                <c:pt idx="76">
                  <c:v>41.95</c:v>
                </c:pt>
                <c:pt idx="77">
                  <c:v>41.65</c:v>
                </c:pt>
                <c:pt idx="78">
                  <c:v>41.57</c:v>
                </c:pt>
                <c:pt idx="79">
                  <c:v>41.85</c:v>
                </c:pt>
                <c:pt idx="80">
                  <c:v>41.71</c:v>
                </c:pt>
                <c:pt idx="81">
                  <c:v>42.07</c:v>
                </c:pt>
                <c:pt idx="82">
                  <c:v>41.7</c:v>
                </c:pt>
                <c:pt idx="83">
                  <c:v>42.11</c:v>
                </c:pt>
                <c:pt idx="84">
                  <c:v>42.04</c:v>
                </c:pt>
                <c:pt idx="85">
                  <c:v>41.73</c:v>
                </c:pt>
                <c:pt idx="86">
                  <c:v>41.83</c:v>
                </c:pt>
                <c:pt idx="87">
                  <c:v>41.95</c:v>
                </c:pt>
                <c:pt idx="88">
                  <c:v>41.95</c:v>
                </c:pt>
                <c:pt idx="89">
                  <c:v>41.56</c:v>
                </c:pt>
                <c:pt idx="90">
                  <c:v>41.88</c:v>
                </c:pt>
                <c:pt idx="91">
                  <c:v>41.71</c:v>
                </c:pt>
                <c:pt idx="92">
                  <c:v>42.07</c:v>
                </c:pt>
                <c:pt idx="93">
                  <c:v>41.64</c:v>
                </c:pt>
                <c:pt idx="94">
                  <c:v>42.01</c:v>
                </c:pt>
                <c:pt idx="95">
                  <c:v>41.7</c:v>
                </c:pt>
                <c:pt idx="96">
                  <c:v>41.8</c:v>
                </c:pt>
                <c:pt idx="97">
                  <c:v>41.88</c:v>
                </c:pt>
                <c:pt idx="98">
                  <c:v>41.75</c:v>
                </c:pt>
                <c:pt idx="99">
                  <c:v>42.1</c:v>
                </c:pt>
              </c:numCache>
            </c:numRef>
          </c:yVal>
          <c:smooth val="0"/>
          <c:extLst>
            <c:ext xmlns:c16="http://schemas.microsoft.com/office/drawing/2014/chart" uri="{C3380CC4-5D6E-409C-BE32-E72D297353CC}">
              <c16:uniqueId val="{00000001-BD6B-CF44-8DD3-875FCD70DC26}"/>
            </c:ext>
          </c:extLst>
        </c:ser>
        <c:dLbls>
          <c:showLegendKey val="0"/>
          <c:showVal val="0"/>
          <c:showCatName val="0"/>
          <c:showSerName val="0"/>
          <c:showPercent val="0"/>
          <c:showBubbleSize val="0"/>
        </c:dLbls>
        <c:axId val="1508112799"/>
        <c:axId val="1508109039"/>
      </c:scatterChart>
      <c:valAx>
        <c:axId val="1508112799"/>
        <c:scaling>
          <c:orientation val="minMax"/>
          <c:max val="100000"/>
        </c:scaling>
        <c:delete val="0"/>
        <c:axPos val="b"/>
        <c:title>
          <c:tx>
            <c:rich>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r>
                  <a:rPr lang="en-US" sz="1200">
                    <a:solidFill>
                      <a:schemeClr val="tx1"/>
                    </a:solidFill>
                  </a:rPr>
                  <a:t>Number of Games in Simulation</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title>
        <c:numFmt formatCode="General" sourceLinked="1"/>
        <c:majorTickMark val="cross"/>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crossAx val="1508109039"/>
        <c:crosses val="autoZero"/>
        <c:crossBetween val="midCat"/>
      </c:valAx>
      <c:valAx>
        <c:axId val="1508109039"/>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chemeClr val="tx1"/>
                    </a:solidFill>
                  </a:rPr>
                  <a:t>Winning Percentage</a:t>
                </a:r>
              </a:p>
            </c:rich>
          </c:tx>
          <c:layout>
            <c:manualLayout>
              <c:xMode val="edge"/>
              <c:yMode val="edge"/>
              <c:x val="1.7147520021535769E-2"/>
              <c:y val="0.2609835870767681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cross"/>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crossAx val="1508112799"/>
        <c:crosses val="autoZero"/>
        <c:crossBetween val="midCat"/>
      </c:valAx>
      <c:spPr>
        <a:noFill/>
        <a:ln>
          <a:noFill/>
        </a:ln>
        <a:effectLst/>
      </c:spPr>
    </c:plotArea>
    <c:legend>
      <c:legendPos val="r"/>
      <c:layout>
        <c:manualLayout>
          <c:xMode val="edge"/>
          <c:yMode val="edge"/>
          <c:x val="0.58932515647082573"/>
          <c:y val="0.60340792381189501"/>
          <c:w val="0.35473770105659869"/>
          <c:h val="0.11826896143910863"/>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F80A2C-AF80-124F-9A3D-2152BC45A3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4</Pages>
  <Words>1514</Words>
  <Characters>8630</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Kistler</dc:creator>
  <cp:keywords/>
  <dc:description/>
  <cp:lastModifiedBy>Nathan Kistler</cp:lastModifiedBy>
  <cp:revision>16</cp:revision>
  <cp:lastPrinted>2023-03-09T23:30:00Z</cp:lastPrinted>
  <dcterms:created xsi:type="dcterms:W3CDTF">2023-04-20T20:14:00Z</dcterms:created>
  <dcterms:modified xsi:type="dcterms:W3CDTF">2023-04-25T0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54fc5627-1991-3111-b216-d8a1ac6c4cc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